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14542FD0"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virus that causes flu 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2FDF0697" w:rsidR="00C63637" w:rsidRDefault="005F7D4D" w:rsidP="00EB7703">
      <w:pPr>
        <w:spacing w:after="0" w:line="480" w:lineRule="auto"/>
      </w:pPr>
      <w:r>
        <w:t>The PostgreSQL dump archive of the ChEMBL version 25 database is downloaded, decompressed, and restored in the Centos 7 VM.</w:t>
      </w:r>
      <w:r w:rsidR="000B095C">
        <w:t xml:space="preserve">  </w:t>
      </w: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428070C5"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16A31B9A"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56EF6BD1"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2C4F237A"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50E7A244"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5DF9EA6E" w:rsidR="00131106" w:rsidRDefault="00131106" w:rsidP="005041D2">
      <w:pPr>
        <w:spacing w:after="0" w:line="480" w:lineRule="auto"/>
      </w:pPr>
      <w:r>
        <w:t xml:space="preserve">49 ORFs had enough similarity to targets to participate in our analysis, and </w:t>
      </w:r>
      <w:r w:rsidR="00795881">
        <w:t xml:space="preserve">were </w:t>
      </w:r>
      <w:r>
        <w:t xml:space="preserve">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3F38519A" w:rsidR="004223B7" w:rsidRDefault="004223B7" w:rsidP="005D28FF">
      <w:pPr>
        <w:spacing w:after="0" w:line="480" w:lineRule="auto"/>
      </w:pPr>
      <w:r>
        <w:t xml:space="preserve">These three drugs include two relatives of Streptomycin, and Pyrazinamide.  ChEMBL </w:t>
      </w:r>
      <w:r w:rsidR="00D2611A">
        <w:t xml:space="preserve">describes </w:t>
      </w:r>
      <w:r>
        <w:t>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CE1A3D">
      <w:pPr>
        <w:spacing w:after="0" w:line="24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4C96FA3D" w:rsidR="0026074F" w:rsidRPr="00FE7BE2" w:rsidRDefault="008529BF" w:rsidP="00FE7BE2">
      <w:pPr>
        <w:spacing w:after="0" w:line="480" w:lineRule="auto"/>
        <w:rPr>
          <w:rFonts w:cstheme="minorHAnsi"/>
          <w:b/>
        </w:rPr>
      </w:pPr>
      <w:r w:rsidRPr="00FE7BE2">
        <w:rPr>
          <w:rFonts w:cstheme="minorHAnsi"/>
          <w:b/>
        </w:rPr>
        <w:t>Fig 11. The chembl_25 database has no targets with a single component.</w:t>
      </w:r>
    </w:p>
    <w:p w14:paraId="73FC18D3" w14:textId="77777777" w:rsidR="008529BF" w:rsidRPr="0026074F" w:rsidRDefault="008529BF" w:rsidP="00FE7BE2">
      <w:pPr>
        <w:spacing w:after="0" w:line="480" w:lineRule="auto"/>
        <w:rPr>
          <w:rFonts w:cstheme="minorHAnsi"/>
        </w:rPr>
      </w:pPr>
    </w:p>
    <w:p w14:paraId="53AEA1EA" w14:textId="1379516A"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lastRenderedPageBreak/>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6D97E301"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These in-silico studies should be followed up by in vitro and in vivo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736FF3A5" w:rsidR="003407CC" w:rsidRDefault="003407CC" w:rsidP="00B45E84">
      <w:pPr>
        <w:spacing w:after="0" w:line="480" w:lineRule="auto"/>
      </w:pPr>
      <w:r>
        <w:t xml:space="preserve">I thank </w:t>
      </w:r>
      <w:r w:rsidR="00B45E84">
        <w:t>Eric Fischbach for his help editing this paper</w:t>
      </w:r>
      <w:r>
        <w:t>.</w:t>
      </w:r>
    </w:p>
    <w:p w14:paraId="28E2E918" w14:textId="09CACB66" w:rsidR="00D361FB" w:rsidRPr="003407CC" w:rsidRDefault="00D361FB" w:rsidP="00B45E84">
      <w:pPr>
        <w:spacing w:after="0" w:line="480" w:lineRule="auto"/>
      </w:pPr>
      <w:r>
        <w:t xml:space="preserve">Thanks, also, to my professors </w:t>
      </w:r>
      <w:r w:rsidR="00804742">
        <w:t>Gretchen Ehrenkaufer and Alan Chen</w:t>
      </w:r>
      <w:r w:rsidR="00673F51">
        <w:t>g</w:t>
      </w:r>
      <w:r w:rsidR="00804742">
        <w:t xml:space="preserve"> for their advice and encouragemen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549583" w14:textId="77777777" w:rsidR="006D1CCC" w:rsidRDefault="006D1CCC" w:rsidP="00747549">
      <w:pPr>
        <w:spacing w:after="0" w:line="240" w:lineRule="auto"/>
      </w:pPr>
      <w:r>
        <w:separator/>
      </w:r>
    </w:p>
  </w:endnote>
  <w:endnote w:type="continuationSeparator" w:id="0">
    <w:p w14:paraId="51CE9D7F" w14:textId="77777777" w:rsidR="006D1CCC" w:rsidRDefault="006D1CCC"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C1BEB" w:rsidRDefault="00BC1BEB">
        <w:pPr>
          <w:pStyle w:val="Footer"/>
        </w:pPr>
        <w:r>
          <w:fldChar w:fldCharType="begin"/>
        </w:r>
        <w:r>
          <w:instrText xml:space="preserve"> PAGE   \* MERGEFORMAT </w:instrText>
        </w:r>
        <w:r>
          <w:fldChar w:fldCharType="separate"/>
        </w:r>
        <w:r>
          <w:rPr>
            <w:noProof/>
          </w:rPr>
          <w:t>1</w:t>
        </w:r>
        <w:r>
          <w:rPr>
            <w:noProof/>
          </w:rPr>
          <w:fldChar w:fldCharType="end"/>
        </w:r>
      </w:p>
    </w:sdtContent>
  </w:sdt>
  <w:p w14:paraId="6DCE68B9" w14:textId="77777777" w:rsidR="00BC1BEB" w:rsidRDefault="00BC1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2E93E4" w14:textId="77777777" w:rsidR="006D1CCC" w:rsidRDefault="006D1CCC" w:rsidP="00747549">
      <w:pPr>
        <w:spacing w:after="0" w:line="240" w:lineRule="auto"/>
      </w:pPr>
      <w:r>
        <w:separator/>
      </w:r>
    </w:p>
  </w:footnote>
  <w:footnote w:type="continuationSeparator" w:id="0">
    <w:p w14:paraId="5A22F365" w14:textId="77777777" w:rsidR="006D1CCC" w:rsidRDefault="006D1CCC" w:rsidP="00747549">
      <w:pPr>
        <w:spacing w:after="0" w:line="240" w:lineRule="auto"/>
      </w:pPr>
      <w:r>
        <w:continuationSeparator/>
      </w:r>
    </w:p>
  </w:footnote>
  <w:footnote w:id="1">
    <w:p w14:paraId="525EC442" w14:textId="1626A8E9" w:rsidR="00BC1BEB" w:rsidRDefault="00BC1BE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C1BEB" w:rsidRDefault="00BC1BEB" w:rsidP="00747549"/>
    <w:p w14:paraId="31FD4C13" w14:textId="77777777" w:rsidR="00BC1BEB" w:rsidRDefault="00BC1BEB" w:rsidP="00747549">
      <w:r>
        <w:t>*  Corresponding author</w:t>
      </w:r>
    </w:p>
    <w:p w14:paraId="5D5C3125" w14:textId="77777777" w:rsidR="00BC1BEB" w:rsidRPr="00797A4B" w:rsidRDefault="00BC1BEB" w:rsidP="00747549">
      <w:r>
        <w:t xml:space="preserve">E-mail: </w:t>
      </w:r>
      <w:hyperlink r:id="rId1" w:history="1">
        <w:r w:rsidRPr="003448BF">
          <w:rPr>
            <w:rStyle w:val="Hyperlink"/>
          </w:rPr>
          <w:t>jbsing@brandeis.edu</w:t>
        </w:r>
      </w:hyperlink>
      <w:r>
        <w:t xml:space="preserve"> (JBS)</w:t>
      </w:r>
    </w:p>
    <w:p w14:paraId="34D633C8" w14:textId="77777777" w:rsidR="00BC1BEB" w:rsidRDefault="00BC1BEB"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B095C"/>
    <w:rsid w:val="000C4C76"/>
    <w:rsid w:val="000D2D95"/>
    <w:rsid w:val="000D756C"/>
    <w:rsid w:val="000D7F9F"/>
    <w:rsid w:val="000F1B48"/>
    <w:rsid w:val="000F3D49"/>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40AB"/>
    <w:rsid w:val="00646173"/>
    <w:rsid w:val="0065517C"/>
    <w:rsid w:val="00660D38"/>
    <w:rsid w:val="00673F51"/>
    <w:rsid w:val="00677B72"/>
    <w:rsid w:val="00685012"/>
    <w:rsid w:val="006943EE"/>
    <w:rsid w:val="00694EAE"/>
    <w:rsid w:val="006A6D62"/>
    <w:rsid w:val="006C0089"/>
    <w:rsid w:val="006C2484"/>
    <w:rsid w:val="006D1CCC"/>
    <w:rsid w:val="006D215D"/>
    <w:rsid w:val="006D2CC5"/>
    <w:rsid w:val="006E3A8B"/>
    <w:rsid w:val="006E55DE"/>
    <w:rsid w:val="006F77A8"/>
    <w:rsid w:val="00705453"/>
    <w:rsid w:val="007122EC"/>
    <w:rsid w:val="007154C3"/>
    <w:rsid w:val="0072300A"/>
    <w:rsid w:val="007301FB"/>
    <w:rsid w:val="0073028F"/>
    <w:rsid w:val="007325BE"/>
    <w:rsid w:val="00743EFB"/>
    <w:rsid w:val="00747549"/>
    <w:rsid w:val="00756899"/>
    <w:rsid w:val="00795881"/>
    <w:rsid w:val="00795ABC"/>
    <w:rsid w:val="007A0D45"/>
    <w:rsid w:val="007A223D"/>
    <w:rsid w:val="007B31F8"/>
    <w:rsid w:val="007C4042"/>
    <w:rsid w:val="007C7ECE"/>
    <w:rsid w:val="007D2A98"/>
    <w:rsid w:val="007D31A6"/>
    <w:rsid w:val="007D68D4"/>
    <w:rsid w:val="007F2EB3"/>
    <w:rsid w:val="00801B29"/>
    <w:rsid w:val="00804742"/>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10B8"/>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10B45"/>
    <w:rsid w:val="00C157BE"/>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2611A"/>
    <w:rsid w:val="00D35B8C"/>
    <w:rsid w:val="00D361FB"/>
    <w:rsid w:val="00D411FA"/>
    <w:rsid w:val="00D422F3"/>
    <w:rsid w:val="00D47847"/>
    <w:rsid w:val="00D5674E"/>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5930"/>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C52B24-3E35-46BF-8C1C-3636E523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9378</Words>
  <Characters>5345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7</cp:revision>
  <dcterms:created xsi:type="dcterms:W3CDTF">2020-10-14T12:55:00Z</dcterms:created>
  <dcterms:modified xsi:type="dcterms:W3CDTF">2020-10-16T12:42:00Z</dcterms:modified>
</cp:coreProperties>
</file>